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597994" w14:textId="1C46E396" w:rsidR="00EE45C5" w:rsidRPr="009154D2" w:rsidRDefault="009154D2" w:rsidP="00894740">
      <w:pPr>
        <w:pStyle w:val="IEEETitle"/>
        <w:spacing w:before="240"/>
        <w:rPr>
          <w:sz w:val="36"/>
        </w:rPr>
      </w:pPr>
      <w:bookmarkStart w:id="0" w:name="_GoBack"/>
      <w:bookmarkEnd w:id="0"/>
      <w:r w:rsidRPr="009154D2">
        <w:rPr>
          <w:sz w:val="36"/>
        </w:rPr>
        <w:t>Rancang Bangun Sistem Manajemen Peminjaman Buku Perpustakaan (Sipinjam) Berbasis Web dengan Menggunakan JavaScript dan MySQL</w:t>
      </w:r>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Rizky Parlika, S.Kom, M.Kom</w:t>
      </w:r>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Jl. Rungkut Madya No.1, Gn. Anyar, Kec. Gn. Anyar,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r w:rsidR="00A52D37">
        <w:rPr>
          <w:lang w:val="id-ID"/>
        </w:rPr>
        <w:t>rizkyparlika.if</w:t>
      </w:r>
      <w:r w:rsidR="004E78E3">
        <w:t>@</w:t>
      </w:r>
      <w:r w:rsidR="00A52D37">
        <w:rPr>
          <w:lang w:val="id-ID"/>
        </w:rPr>
        <w:t>upnjatim</w:t>
      </w:r>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r w:rsidR="00E15AE5" w:rsidRPr="007F25FA">
        <w:rPr>
          <w:rFonts w:ascii="Cambria Math" w:hAnsi="Cambria Math"/>
          <w:i/>
          <w:iCs/>
          <w:lang w:val="id-ID"/>
        </w:rPr>
        <w:t>JavaScript</w:t>
      </w:r>
      <w:r w:rsidR="00E15AE5">
        <w:rPr>
          <w:rFonts w:ascii="Cambria Math" w:hAnsi="Cambria Math"/>
          <w:lang w:val="id-ID"/>
        </w:rPr>
        <w:t xml:space="preserve"> dan </w:t>
      </w:r>
      <w:r w:rsidR="00E15AE5" w:rsidRPr="007F25FA">
        <w:rPr>
          <w:rFonts w:ascii="Cambria Math" w:hAnsi="Cambria Math"/>
          <w:i/>
          <w:iCs/>
          <w:lang w:val="id-ID"/>
        </w:rPr>
        <w:t>MySQL</w:t>
      </w:r>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Sipinjam)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The library as it exists and is developing has now been used as a center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9"/>
          <w:footerReference w:type="default" r:id="rId10"/>
          <w:headerReference w:type="first" r:id="rId11"/>
          <w:footerReference w:type="first" r:id="rId12"/>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r w:rsidR="00FD22B9">
        <w:rPr>
          <w:rFonts w:ascii="Cambria Math" w:hAnsi="Cambria Math"/>
          <w:color w:val="000000"/>
          <w:lang w:val="id-ID"/>
        </w:rPr>
        <w:t>Planning</w:t>
      </w:r>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pPr>
      <w:r w:rsidRPr="002008F9">
        <w:lastRenderedPageBreak/>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lastRenderedPageBreak/>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rPr>
        <w:t xml:space="preserve"> </w:t>
      </w:r>
      <w:r w:rsidR="00055F47">
        <w:rPr>
          <w:color w:val="000000"/>
          <w:szCs w:val="20"/>
        </w:rPr>
        <w:fldChar w:fldCharType="begin" w:fldLock="1"/>
      </w:r>
      <w:r w:rsidR="00721A8C">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rPr>
        <w:fldChar w:fldCharType="separate"/>
      </w:r>
      <w:r w:rsidR="00181B20" w:rsidRPr="00181B20">
        <w:rPr>
          <w:noProof/>
          <w:color w:val="000000"/>
          <w:szCs w:val="20"/>
        </w:rPr>
        <w:t>[2]</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0CDFF76E"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serangkaian kegiatan yang berkaitan dengan metode pengumpulan data </w:t>
      </w:r>
      <w:r w:rsidRPr="00653323">
        <w:lastRenderedPageBreak/>
        <w:t>pustaka, membaca dan mencatat. Studi kepustakaan dilakukan oleh setiap peneliti dengan tujuan utama yaitu mencari dasar 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49599078" w:rsidR="00502AE2" w:rsidRDefault="00653323" w:rsidP="00502AE2">
      <w:pPr>
        <w:pStyle w:val="IEEEParagraph"/>
      </w:pPr>
      <w:r w:rsidRPr="00653323">
        <w:t xml:space="preserve">Seluruh perancangan sistem berlangsung melalui beberapa fase/langkah. Metodologi pengembangan perangkat lunak juga dikenal sebagai </w:t>
      </w:r>
      <w:r w:rsidRPr="00653323">
        <w:rPr>
          <w:i/>
          <w:iCs/>
        </w:rPr>
        <w:t>software development life cycle</w:t>
      </w:r>
      <w:r w:rsidRPr="00653323">
        <w:t xml:space="preserve"> (SDLC). Metode </w:t>
      </w:r>
      <w:r w:rsidRPr="00653323">
        <w:rPr>
          <w:i/>
          <w:iCs/>
        </w:rPr>
        <w:t>waterfall</w:t>
      </w:r>
      <w:r w:rsidRPr="00653323">
        <w:t xml:space="preserve"> merupakan metode pengembangan perangkat lunak yang paling tua karena sifatnya yang natural. Metode air terjun adalah metode SDLC paling awal yang digunakan dalam pengembangan perangkat lunak. Urutan dalam metode </w:t>
      </w:r>
      <w:r w:rsidRPr="00653323">
        <w:rPr>
          <w:i/>
          <w:iCs/>
        </w:rPr>
        <w:t>waterfall</w:t>
      </w:r>
      <w:r w:rsidRPr="00653323">
        <w:t xml:space="preserve"> adalah se</w:t>
      </w:r>
      <w:r>
        <w:t>k</w:t>
      </w:r>
      <w:r w:rsidRPr="00653323">
        <w:t>uensial, dimulai dari proses perencanaan, analisis, perancangan, dan implementasi sistem. Metode tersebut dilakukan secara sistematis, dimulai dari fase kebutuhan sistem kemudian dilanjutkan ke fase analisis, desain, pengkodean,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542F03">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eviouslyFormattedCitation":"[3]"},"properties":{"noteIndex":0},"schema":"https://github.com/citation-style-language/schema/raw/master/csl-citation.json"}</w:instrText>
      </w:r>
      <w:r w:rsidR="00721A8C">
        <w:fldChar w:fldCharType="separate"/>
      </w:r>
      <w:r w:rsidR="00721A8C" w:rsidRPr="00721A8C">
        <w:rPr>
          <w:noProof/>
        </w:rPr>
        <w:t>[3]</w:t>
      </w:r>
      <w:r w:rsidR="00721A8C">
        <w:fldChar w:fldCharType="end"/>
      </w:r>
      <w:r w:rsidR="00872EDF">
        <w:t>.</w:t>
      </w:r>
    </w:p>
    <w:p w14:paraId="2DD638EA" w14:textId="0D8B41A2" w:rsidR="00C50676" w:rsidRDefault="00C50676" w:rsidP="00C50676">
      <w:pPr>
        <w:pStyle w:val="IEEEHeading2"/>
      </w:pPr>
      <w:r>
        <w:t>Arsitektur Sistem</w:t>
      </w:r>
    </w:p>
    <w:p w14:paraId="0E5230DE" w14:textId="10FA93F6" w:rsidR="00C50676" w:rsidRDefault="00C50676" w:rsidP="00C50676">
      <w:pPr>
        <w:pStyle w:val="IEEEParagraph"/>
      </w:pPr>
      <w:r w:rsidRPr="00544DEC">
        <w:rPr>
          <w:color w:val="000000"/>
          <w:szCs w:val="20"/>
        </w:rPr>
        <w:t xml:space="preserve">Rancang bangun sistem manajemen buku perpustakaan (Sipinjam) adalah program peminjaman buku perpustakaan berbasis web yang menggunakan bahasa pemrograman </w:t>
      </w:r>
      <w:r w:rsidRPr="007F25FA">
        <w:rPr>
          <w:i/>
          <w:iCs/>
          <w:color w:val="000000"/>
          <w:szCs w:val="20"/>
        </w:rPr>
        <w:t>JavaScript</w:t>
      </w:r>
      <w:r w:rsidRPr="00544DEC">
        <w:rPr>
          <w:color w:val="000000"/>
          <w:szCs w:val="20"/>
        </w:rPr>
        <w:t xml:space="preserve"> dan </w:t>
      </w:r>
      <w:r w:rsidRPr="007F25FA">
        <w:rPr>
          <w:i/>
          <w:iCs/>
          <w:color w:val="000000"/>
          <w:szCs w:val="20"/>
        </w:rPr>
        <w:t>MySQL</w:t>
      </w:r>
      <w:r>
        <w:rPr>
          <w:color w:val="000000"/>
          <w:szCs w:val="20"/>
        </w:rPr>
        <w:t>.</w:t>
      </w:r>
      <w:r w:rsidRPr="00544DEC">
        <w:t xml:space="preserve"> Sistem manajemen peminjaman buku perpustakaan diberi nama Sipinjam. Sipinjam dapat diakses oleh petugas perpustakaan atau pustakawan yang bertanggung jawab melakukan pelayanan pada perpustakaan. Pelayanan perpustakaan yang menggunakan Sipinjam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Dalam mengurus peminjaman buku perpustakaan pada Sipinjam,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lastRenderedPageBreak/>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r w:rsidRPr="0065327D">
        <w:rPr>
          <w:rFonts w:eastAsia="Times New Roman"/>
          <w:i/>
          <w:iCs/>
          <w:color w:val="000000"/>
          <w:sz w:val="20"/>
          <w:szCs w:val="20"/>
          <w:lang w:eastAsia="en-US"/>
        </w:rPr>
        <w:t>Flowchart</w:t>
      </w:r>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lastRenderedPageBreak/>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r w:rsidRPr="0065327D">
        <w:rPr>
          <w:rFonts w:eastAsia="Times New Roman"/>
          <w:i/>
          <w:iCs/>
          <w:color w:val="000000"/>
          <w:sz w:val="16"/>
          <w:szCs w:val="16"/>
          <w:lang w:eastAsia="en-US"/>
        </w:rPr>
        <w:t>Flowchart</w:t>
      </w:r>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r w:rsidRPr="0065327D">
        <w:rPr>
          <w:rFonts w:eastAsia="Times New Roman"/>
          <w:i/>
          <w:iCs/>
          <w:color w:val="000000"/>
          <w:szCs w:val="20"/>
          <w:lang w:eastAsia="en-US"/>
        </w:rPr>
        <w:t>flowchart</w:t>
      </w:r>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ini menunjukan permasalahan pada pelayanan peminjaman buku pada perpustakaan,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ID" w:eastAsia="en-ID"/>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r w:rsidRPr="009E3CD9">
        <w:t xml:space="preserve">Sipinjam dirancang untuk memudahkan berbagai proses pelayanan yang ada pada perpustakaan. Sistem ini dapat melakukan pendataan terhadap data buku, peminjaman, pengembalian, anggota, dan data petugas. Data buku akan berisi data seluruh buku yang terdapat </w:t>
      </w:r>
      <w:r w:rsidRPr="009E3CD9">
        <w:lastRenderedPageBreak/>
        <w:t>pada suatu perpustakaan. Semua buku yang masuk, dipinjam, dan telah dikembalikan dari peminjaman dapat dikelola pada Sipinjam.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Sipinjam.</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r>
        <w:t xml:space="preserve">Entity Relationship Diagram: </w:t>
      </w:r>
      <w:r w:rsidR="0023157D" w:rsidRPr="00426BAC">
        <w:rPr>
          <w:i w:val="0"/>
          <w:iCs/>
        </w:rPr>
        <w:t xml:space="preserve">Pada </w:t>
      </w:r>
      <w:r w:rsidR="0023157D" w:rsidRPr="007F25FA">
        <w:t>Entity Relationship Diagram</w:t>
      </w:r>
      <w:r w:rsidR="0023157D" w:rsidRPr="00426BAC">
        <w:rPr>
          <w:i w:val="0"/>
          <w:iCs/>
        </w:rPr>
        <w:t xml:space="preserve"> </w:t>
      </w:r>
      <w:r w:rsidR="005F7506" w:rsidRPr="00426BAC">
        <w:rPr>
          <w:i w:val="0"/>
          <w:iCs/>
        </w:rPr>
        <w:t xml:space="preserve">ini terdapat beberapa entitas yang bisa ditemukan dalam web Sipinjam. Berikut ini adalah entitas web Sipinjam yang meliputi anggota, petugas, buku, peminjam, dan pengembalian. berikut ini adalah gambar dari </w:t>
      </w:r>
      <w:r w:rsidR="005F7506" w:rsidRPr="007F25FA">
        <w:t>ERD</w:t>
      </w:r>
      <w:r w:rsidR="005F7506" w:rsidRPr="00426BAC">
        <w:rPr>
          <w:i w:val="0"/>
          <w:iCs/>
        </w:rPr>
        <w:t xml:space="preserve"> Sipinjam.</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lang w:val="en-ID" w:eastAsia="en-ID"/>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Sipinjam</w:t>
      </w:r>
    </w:p>
    <w:p w14:paraId="50C541DC" w14:textId="349CFB14" w:rsidR="005F7506" w:rsidRDefault="005F7506" w:rsidP="0056399A">
      <w:pPr>
        <w:pStyle w:val="IEEEHeading3"/>
        <w:tabs>
          <w:tab w:val="left" w:pos="189"/>
        </w:tabs>
        <w:ind w:firstLine="216"/>
        <w:rPr>
          <w:i w:val="0"/>
          <w:iCs/>
        </w:rPr>
      </w:pPr>
      <w:r>
        <w:t xml:space="preserve">Conceptual Data Model: </w:t>
      </w:r>
      <w:r w:rsidRPr="007F25FA">
        <w:t>CDM</w:t>
      </w:r>
      <w:r>
        <w:rPr>
          <w:i w:val="0"/>
          <w:iCs/>
        </w:rPr>
        <w:t xml:space="preserve"> merupakan suatu teknik pemodelan data yang merepresentasikan entitas beserta relasi-relasi antar entitas pada sebuah sistem informasi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4]","plainTextFormattedCitation":"[4]","previouslyFormattedCitation":"[4]"},"properties":{"noteIndex":0},"schema":"https://github.com/citation-style-language/schema/raw/master/csl-citation.json"}</w:instrText>
      </w:r>
      <w:r>
        <w:rPr>
          <w:i w:val="0"/>
          <w:iCs/>
        </w:rPr>
        <w:fldChar w:fldCharType="separate"/>
      </w:r>
      <w:r w:rsidRPr="00542F03">
        <w:rPr>
          <w:i w:val="0"/>
          <w:iCs/>
          <w:noProof/>
        </w:rPr>
        <w:t>[4]</w:t>
      </w:r>
      <w:r>
        <w:rPr>
          <w:i w:val="0"/>
          <w:iCs/>
        </w:rPr>
        <w:fldChar w:fldCharType="end"/>
      </w:r>
      <w:r>
        <w:rPr>
          <w:i w:val="0"/>
          <w:iCs/>
        </w:rPr>
        <w:t>. K</w:t>
      </w:r>
      <w:r w:rsidRPr="0023157D">
        <w:rPr>
          <w:i w:val="0"/>
          <w:iCs/>
        </w:rPr>
        <w:t xml:space="preserve">onsep </w:t>
      </w:r>
      <w:r w:rsidRPr="007F25FA">
        <w:t>CDM</w:t>
      </w:r>
      <w:r w:rsidRPr="0023157D">
        <w:rPr>
          <w:i w:val="0"/>
          <w:iCs/>
        </w:rPr>
        <w:t xml:space="preserve"> pada Sipinjam, yaitu anggota dapat meminjam buku di perpustakaan web Sipinjam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Sipinjam.</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lang w:val="en-ID" w:eastAsia="en-ID"/>
        </w:rPr>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lastRenderedPageBreak/>
        <w:t>Gambar 6. CDM Sipinjam</w:t>
      </w:r>
    </w:p>
    <w:p w14:paraId="32DC0D47" w14:textId="451C1CDC" w:rsidR="00FC1B55" w:rsidRDefault="00071476" w:rsidP="00B722EF">
      <w:pPr>
        <w:pStyle w:val="IEEEHeading3"/>
        <w:tabs>
          <w:tab w:val="left" w:pos="189"/>
        </w:tabs>
        <w:ind w:firstLine="216"/>
      </w:pPr>
      <w:r>
        <w:t xml:space="preserve">Physical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r w:rsidRPr="0023157D">
        <w:t>foreign key</w:t>
      </w:r>
      <w:r w:rsidRPr="0023157D">
        <w:rPr>
          <w:i w:val="0"/>
          <w:iCs/>
        </w:rPr>
        <w:t xml:space="preserve">, sedangkan pada </w:t>
      </w:r>
      <w:r w:rsidRPr="007F25FA">
        <w:t>PDM</w:t>
      </w:r>
      <w:r w:rsidRPr="0023157D">
        <w:rPr>
          <w:i w:val="0"/>
          <w:iCs/>
        </w:rPr>
        <w:t xml:space="preserve"> terdapat </w:t>
      </w:r>
      <w:r w:rsidRPr="0023157D">
        <w:t>foreign key</w:t>
      </w:r>
      <w:r w:rsidRPr="0023157D">
        <w:rPr>
          <w:i w:val="0"/>
          <w:iCs/>
        </w:rPr>
        <w:t xml:space="preserve"> di</w:t>
      </w:r>
      <w:r>
        <w:rPr>
          <w:i w:val="0"/>
          <w:iCs/>
        </w:rPr>
        <w:t xml:space="preserve"> </w:t>
      </w:r>
      <w:r w:rsidRPr="0023157D">
        <w:rPr>
          <w:i w:val="0"/>
          <w:iCs/>
        </w:rPr>
        <w:t>mana satu tabel bergantung pada tabel lainnya</w:t>
      </w:r>
      <w:r>
        <w:rPr>
          <w:i w:val="0"/>
          <w:iCs/>
        </w:rPr>
        <w:t xml:space="preserve"> [5]</w:t>
      </w:r>
      <w:r w:rsidRPr="0023157D">
        <w:rPr>
          <w:i w:val="0"/>
          <w:iCs/>
        </w:rPr>
        <w:t xml:space="preserve">. </w:t>
      </w:r>
      <w:r w:rsidRPr="0023157D">
        <w:t>Foreign key</w:t>
      </w:r>
      <w:r w:rsidRPr="0023157D">
        <w:rPr>
          <w:i w:val="0"/>
          <w:iCs/>
        </w:rPr>
        <w:t xml:space="preserve"> yaitu </w:t>
      </w:r>
      <w:r w:rsidRPr="0023157D">
        <w:t>primary key</w:t>
      </w:r>
      <w:r w:rsidRPr="0023157D">
        <w:rPr>
          <w:i w:val="0"/>
          <w:iCs/>
        </w:rPr>
        <w:t xml:space="preserve"> yang berada pada tabel yang memiliki hubungan dengan tabel tersebut. Berikut ini adalah gambar dari </w:t>
      </w:r>
      <w:r w:rsidRPr="007F25FA">
        <w:t>PDM</w:t>
      </w:r>
      <w:r w:rsidRPr="0023157D">
        <w:rPr>
          <w:i w:val="0"/>
          <w:iCs/>
        </w:rPr>
        <w:t xml:space="preserve"> Sipinjam</w:t>
      </w:r>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lang w:val="en-ID" w:eastAsia="en-ID"/>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Gambar 7. PDM Sipinjam</w:t>
      </w:r>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r w:rsidR="00DB437D" w:rsidRPr="00DB437D">
        <w:rPr>
          <w:i/>
          <w:iCs/>
        </w:rPr>
        <w:t>statement</w:t>
      </w:r>
      <w:r w:rsidR="00DB437D">
        <w:t xml:space="preserve"> pada </w:t>
      </w:r>
      <w:r w:rsidR="00DB437D" w:rsidRPr="007F25FA">
        <w:rPr>
          <w:i/>
          <w:iCs/>
        </w:rPr>
        <w:t>DBMS</w:t>
      </w:r>
      <w:r w:rsidR="00DB437D">
        <w:t xml:space="preserve">. </w:t>
      </w:r>
      <w:r w:rsidR="00DB437D" w:rsidRPr="007F25FA">
        <w:rPr>
          <w:i/>
          <w:iCs/>
        </w:rPr>
        <w:t>SQL</w:t>
      </w:r>
      <w:r w:rsidR="00DB437D">
        <w:t xml:space="preserve"> statement yang dimaksud merupakan </w:t>
      </w:r>
      <w:r w:rsidR="00DB437D" w:rsidRPr="00DB437D">
        <w:rPr>
          <w:i/>
          <w:iCs/>
        </w:rPr>
        <w:t>Data Definition Language</w:t>
      </w:r>
      <w:r w:rsidR="00DB437D">
        <w:rPr>
          <w:i/>
          <w:iCs/>
        </w:rPr>
        <w:t xml:space="preserve"> </w:t>
      </w:r>
      <w:r w:rsidR="00DB437D">
        <w:t>(</w:t>
      </w:r>
      <w:r w:rsidR="00DB437D" w:rsidRPr="007F25FA">
        <w:rPr>
          <w:i/>
          <w:iCs/>
        </w:rPr>
        <w:t>DDL</w:t>
      </w:r>
      <w:r w:rsidR="00DB437D">
        <w:t>).</w:t>
      </w:r>
      <w:r w:rsidR="006B39B9">
        <w:t xml:space="preserve"> Berikut ini </w:t>
      </w:r>
      <w:r w:rsidR="006B39B9" w:rsidRPr="006B39B9">
        <w:rPr>
          <w:i/>
          <w:iCs/>
        </w:rPr>
        <w:t>script</w:t>
      </w:r>
      <w:r w:rsidR="006B39B9">
        <w:t xml:space="preserve"> </w:t>
      </w:r>
      <w:r w:rsidR="006B39B9" w:rsidRPr="007F25FA">
        <w:rPr>
          <w:i/>
          <w:iCs/>
        </w:rPr>
        <w:t>DDL</w:t>
      </w:r>
      <w:r w:rsidR="006B39B9">
        <w:t xml:space="preserve"> yang diimplementasikan pada Sipinjam.</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lang w:val="en-ID" w:eastAsia="en-ID"/>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Create Tabl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r w:rsidR="00CC59F3">
        <w:rPr>
          <w:i/>
          <w:iCs/>
        </w:rPr>
        <w:t xml:space="preserve">create tabl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lang w:val="en-ID" w:eastAsia="en-ID"/>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lastRenderedPageBreak/>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lang w:val="en-ID" w:eastAsia="en-ID"/>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Create Tabl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r>
        <w:rPr>
          <w:i/>
          <w:iCs/>
        </w:rPr>
        <w:t xml:space="preserve">create tabl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lang w:val="en-ID" w:eastAsia="en-ID"/>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lang w:val="en-ID" w:eastAsia="en-ID"/>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Create Tabl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r>
        <w:rPr>
          <w:i/>
          <w:iCs/>
        </w:rPr>
        <w:t xml:space="preserve">create tabl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lang w:val="en-ID" w:eastAsia="en-ID"/>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lastRenderedPageBreak/>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lang w:val="en-ID" w:eastAsia="en-ID"/>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Create Tabl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r>
        <w:rPr>
          <w:i/>
          <w:iCs/>
        </w:rPr>
        <w:t xml:space="preserve">create tabl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lang w:val="en-ID" w:eastAsia="en-ID"/>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lang w:val="en-ID" w:eastAsia="en-ID"/>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Create Tabl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r>
        <w:rPr>
          <w:i/>
          <w:iCs/>
        </w:rPr>
        <w:t xml:space="preserve">create tabl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lang w:val="en-ID" w:eastAsia="en-ID"/>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Perancangan Graphical User Interface</w:t>
      </w:r>
    </w:p>
    <w:p w14:paraId="4BBF2F68" w14:textId="08FF4099" w:rsidR="00B105DC" w:rsidRDefault="008635A5" w:rsidP="00A47BFB">
      <w:pPr>
        <w:pStyle w:val="IEEEParagraph"/>
      </w:pPr>
      <w:r>
        <w:lastRenderedPageBreak/>
        <w:t xml:space="preserve">Perancangan </w:t>
      </w:r>
      <w:r>
        <w:rPr>
          <w:i/>
          <w:iCs/>
        </w:rPr>
        <w:t xml:space="preserve">Graphical User Interfac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r w:rsidRPr="00AD5EAE">
        <w:rPr>
          <w:i/>
          <w:iCs/>
        </w:rPr>
        <w:t>sidebar</w:t>
      </w:r>
      <w:r>
        <w:t xml:space="preserve"> pada sisi kiri yang berfungsi sebagai navigasi menu. </w:t>
      </w:r>
      <w:r>
        <w:rPr>
          <w:i/>
          <w:iCs/>
        </w:rPr>
        <w:t xml:space="preserve">Sidebar </w:t>
      </w:r>
      <w:r>
        <w:t>memuat logo dan nama sistem di bagian paling atas</w:t>
      </w:r>
      <w:r w:rsidR="00F83592">
        <w:t xml:space="preserve">, kemudian memuat daftar menu di bawahnya, dan yang terakhir, yaitu tombol </w:t>
      </w:r>
      <w:r w:rsidR="00F83592">
        <w:rPr>
          <w:i/>
          <w:iCs/>
        </w:rPr>
        <w:t xml:space="preserve">logout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r>
        <w:rPr>
          <w:i/>
          <w:iCs/>
        </w:rPr>
        <w:t xml:space="preserve">tool </w:t>
      </w:r>
      <w:r>
        <w:t>bernama Mockflow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pada Sipinjam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lang w:val="en-ID" w:eastAsia="en-ID"/>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0"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r w:rsidR="00C14675">
        <w:rPr>
          <w:sz w:val="16"/>
          <w:szCs w:val="20"/>
        </w:rPr>
        <w:t>dashboard</w:t>
      </w:r>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dashboard</w:t>
      </w:r>
      <w:r>
        <w:t>.</w:t>
      </w:r>
      <w:r w:rsidR="004123BF">
        <w:t xml:space="preserve"> Pada dashboard,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lang w:val="en-ID" w:eastAsia="en-ID"/>
        </w:rPr>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1"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lastRenderedPageBreak/>
        <w:t xml:space="preserve">Gambar 19 menunjukkan Desain </w:t>
      </w:r>
      <w:r w:rsidRPr="00AD5EAE">
        <w:rPr>
          <w:i/>
          <w:iCs/>
        </w:rPr>
        <w:t>GUI</w:t>
      </w:r>
      <w:r>
        <w:t xml:space="preserve"> menu peminjaman. Pada menu peminjaman, terdapat </w:t>
      </w:r>
      <w:r w:rsidR="00993124">
        <w:t>satu</w:t>
      </w:r>
      <w:r>
        <w:t xml:space="preserve"> buah kotak yang berfungsi untuk sebagai </w:t>
      </w:r>
      <w:r>
        <w:rPr>
          <w:i/>
          <w:iCs/>
        </w:rPr>
        <w:t xml:space="preserve">form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lang w:val="en-ID" w:eastAsia="en-ID"/>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2"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r w:rsidR="00993124">
        <w:rPr>
          <w:i/>
          <w:iCs/>
        </w:rPr>
        <w:t xml:space="preserve">form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lang w:val="en-ID" w:eastAsia="en-ID"/>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3"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r>
        <w:rPr>
          <w:i/>
          <w:iCs/>
        </w:rPr>
        <w:t xml:space="preserve">form </w:t>
      </w:r>
      <w:r>
        <w:t>untuk memasukkan data buku pada 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lang w:val="en-ID" w:eastAsia="en-ID"/>
        </w:rPr>
        <w:lastRenderedPageBreak/>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4"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r>
        <w:rPr>
          <w:i/>
          <w:iCs/>
        </w:rPr>
        <w:t xml:space="preserve">form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lang w:val="en-ID" w:eastAsia="en-ID"/>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5"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Software 1 </w:t>
      </w:r>
      <w:r w:rsidR="003A638D">
        <w:t>S</w:t>
      </w:r>
      <w:r w:rsidRPr="004A1979">
        <w:t>iklus</w:t>
      </w:r>
    </w:p>
    <w:p w14:paraId="68D7B6E7" w14:textId="51E6E659" w:rsidR="004A1979" w:rsidRDefault="004A1979" w:rsidP="004A1979">
      <w:pPr>
        <w:pStyle w:val="IEEEParagraph"/>
      </w:pPr>
      <w:r w:rsidRPr="004A1979">
        <w:rPr>
          <w:iCs/>
        </w:rPr>
        <w:t xml:space="preserve">Pada siklus ini menjelaskan metodologi yang digunakan untuk meningkatkan kualitas perangkat lunak dan proses untuk pengembangan </w:t>
      </w:r>
      <w:r w:rsidRPr="004A1979">
        <w:rPr>
          <w:i/>
        </w:rPr>
        <w:t>software</w:t>
      </w:r>
      <w:r w:rsidRPr="004A1979">
        <w:rPr>
          <w:iCs/>
        </w:rPr>
        <w:t xml:space="preserve"> secara keseluruhan. Pada aplikasi Sipinjam ini, memakai </w:t>
      </w:r>
      <w:r w:rsidR="00A51153">
        <w:rPr>
          <w:iCs/>
        </w:rPr>
        <w:t>metode</w:t>
      </w:r>
      <w:r w:rsidRPr="004A1979">
        <w:rPr>
          <w:iCs/>
        </w:rPr>
        <w:t xml:space="preserve"> </w:t>
      </w:r>
      <w:r w:rsidRPr="004A1979">
        <w:rPr>
          <w:i/>
        </w:rPr>
        <w:t>waterfall</w:t>
      </w:r>
      <w:r w:rsidRPr="004A1979">
        <w:rPr>
          <w:iCs/>
        </w:rPr>
        <w:t xml:space="preserve">. Pada </w:t>
      </w:r>
      <w:r w:rsidR="00A51153">
        <w:rPr>
          <w:iCs/>
        </w:rPr>
        <w:t>metode</w:t>
      </w:r>
      <w:r w:rsidRPr="004A1979">
        <w:rPr>
          <w:iCs/>
        </w:rPr>
        <w:t xml:space="preserve"> tersebut dilakukan secara bertahap. </w:t>
      </w:r>
      <w:r w:rsidRPr="004A1979">
        <w:t>dimulai dari fase kebutuhan sistem kemudian dilanjutkan ke fase analisis, desain, pengkodean, pengujian/validasi, dan pemeliharaan</w:t>
      </w:r>
      <w:r w:rsidR="00697E73">
        <w:t xml:space="preserve"> </w:t>
      </w:r>
      <w:r w:rsidR="00545140">
        <w:fldChar w:fldCharType="begin" w:fldLock="1"/>
      </w:r>
      <w:r w:rsidR="00545140">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545140">
        <w:fldChar w:fldCharType="separate"/>
      </w:r>
      <w:r w:rsidR="00545140" w:rsidRPr="00545140">
        <w:rPr>
          <w:noProof/>
        </w:rPr>
        <w:t>[3]</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buku yang telah dipinjam sesuai dengan tanggal batas peminjaman. Ketika anggota </w:t>
      </w:r>
      <w:r w:rsidRPr="004A1979">
        <w:lastRenderedPageBreak/>
        <w:t xml:space="preserve">mengembalikan buku, petugas mencatat pengembalian. Model </w:t>
      </w:r>
      <w:r w:rsidRPr="004A1979">
        <w:rPr>
          <w:i/>
          <w:iCs/>
        </w:rPr>
        <w:t>waterfall</w:t>
      </w:r>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3C13182E" w:rsidR="004F4563" w:rsidRPr="00022700" w:rsidRDefault="00190F09" w:rsidP="004F4563">
      <w:pPr>
        <w:pStyle w:val="IEEEParagraph"/>
        <w:rPr>
          <w:iCs/>
        </w:rPr>
      </w:pPr>
      <w:r w:rsidRPr="00022700">
        <w:rPr>
          <w:iCs/>
        </w:rPr>
        <w:t>Hasil perancangan sistem manajemen peminjaman buku perpustakaan atau Sipinjam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r>
        <w:rPr>
          <w:i/>
        </w:rPr>
        <w:t xml:space="preserve">Dashboard: </w:t>
      </w:r>
      <w:r w:rsidR="004A1979" w:rsidRPr="009F0BDB">
        <w:rPr>
          <w:iCs/>
        </w:rPr>
        <w:t>Adapun yang pertama terdapat fitur Dashboard, pada fitur tersebut terdapat 3 tampilan yaitu, total peminjaman, total buku, dan total anggota</w:t>
      </w:r>
      <w:r w:rsidR="002B431B" w:rsidRPr="009F0BDB">
        <w:rPr>
          <w:iCs/>
        </w:rPr>
        <w:t>.</w:t>
      </w:r>
      <w:r w:rsidR="005A5153">
        <w:rPr>
          <w:iCs/>
        </w:rPr>
        <w:t xml:space="preserve"> Tampilan fitur </w:t>
      </w:r>
      <w:r w:rsidR="005A5153" w:rsidRPr="005A5153">
        <w:rPr>
          <w:i/>
        </w:rPr>
        <w:t>dashboard</w:t>
      </w:r>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lang w:val="en-ID" w:eastAsia="en-ID"/>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dashboard</w:t>
      </w:r>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r w:rsidR="00300F00" w:rsidRPr="002B431B">
        <w:rPr>
          <w:i/>
        </w:rPr>
        <w:t>input</w:t>
      </w:r>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lang w:val="en-ID" w:eastAsia="en-ID"/>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r w:rsidR="00300F00" w:rsidRPr="002B431B">
        <w:rPr>
          <w:i/>
        </w:rPr>
        <w:t>input</w:t>
      </w:r>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lang w:val="en-ID" w:eastAsia="en-ID"/>
        </w:rPr>
        <w:lastRenderedPageBreak/>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r w:rsidR="00300F00" w:rsidRPr="002B431B">
        <w:rPr>
          <w:i/>
        </w:rPr>
        <w:t>input</w:t>
      </w:r>
      <w:r w:rsidR="00300F00" w:rsidRPr="002B431B">
        <w:rPr>
          <w:iCs/>
        </w:rPr>
        <w:t xml:space="preserve"> yaitu </w:t>
      </w:r>
      <w:r w:rsidR="00300F00" w:rsidRPr="002B431B">
        <w:rPr>
          <w:i/>
        </w:rPr>
        <w:t>input</w:t>
      </w:r>
      <w:r w:rsidR="00300F00" w:rsidRPr="002B431B">
        <w:rPr>
          <w:iCs/>
        </w:rPr>
        <w:t xml:space="preserve"> tambah buku dan daftar buku. Pada menu </w:t>
      </w:r>
      <w:r w:rsidR="00300F00" w:rsidRPr="002B431B">
        <w:rPr>
          <w:i/>
        </w:rPr>
        <w:t>input</w:t>
      </w:r>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lang w:val="en-ID" w:eastAsia="en-ID"/>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r w:rsidR="00300F00" w:rsidRPr="002B431B">
        <w:rPr>
          <w:i/>
        </w:rPr>
        <w:t>input</w:t>
      </w:r>
      <w:r w:rsidR="00300F00" w:rsidRPr="002B431B">
        <w:rPr>
          <w:iCs/>
        </w:rPr>
        <w:t xml:space="preserve"> tambah anggota dan daftar angg</w:t>
      </w:r>
      <w:r w:rsidR="00300F00">
        <w:rPr>
          <w:iCs/>
        </w:rPr>
        <w:t>o</w:t>
      </w:r>
      <w:r w:rsidR="00300F00" w:rsidRPr="002B431B">
        <w:rPr>
          <w:iCs/>
        </w:rPr>
        <w:t xml:space="preserve">ta. Pada menu </w:t>
      </w:r>
      <w:r w:rsidR="00300F00" w:rsidRPr="002B431B">
        <w:rPr>
          <w:i/>
        </w:rPr>
        <w:t>input</w:t>
      </w:r>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lang w:val="en-ID" w:eastAsia="en-ID"/>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4305D30C" w14:textId="34E2F7EE" w:rsidR="0073723E" w:rsidRPr="00B83110" w:rsidRDefault="008C008A" w:rsidP="00C053BE">
      <w:pPr>
        <w:pStyle w:val="IEEEParagraph"/>
        <w:numPr>
          <w:ilvl w:val="0"/>
          <w:numId w:val="14"/>
        </w:numPr>
        <w:spacing w:before="120" w:after="60"/>
        <w:ind w:left="0" w:firstLine="216"/>
        <w:rPr>
          <w:iCs/>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067E3EDD" w14:textId="77777777" w:rsidR="00B83110" w:rsidRDefault="00B83110" w:rsidP="00B83110">
      <w:pPr>
        <w:pStyle w:val="IEEEParagraph"/>
        <w:spacing w:before="120" w:after="60"/>
        <w:ind w:left="216" w:firstLine="0"/>
        <w:rPr>
          <w:i/>
          <w:lang w:val="en-US"/>
        </w:rPr>
      </w:pPr>
    </w:p>
    <w:p w14:paraId="343E4D32" w14:textId="77777777" w:rsidR="00B83110" w:rsidRDefault="00B83110" w:rsidP="00B83110">
      <w:pPr>
        <w:pStyle w:val="IEEEParagraph"/>
        <w:spacing w:before="120" w:after="60"/>
        <w:ind w:left="216" w:firstLine="0"/>
        <w:rPr>
          <w:i/>
          <w:lang w:val="en-US"/>
        </w:rPr>
      </w:pPr>
    </w:p>
    <w:p w14:paraId="552457BF" w14:textId="1E8DC3F0" w:rsidR="00B83110" w:rsidRDefault="00B83110" w:rsidP="00B83110">
      <w:pPr>
        <w:pStyle w:val="IEEEParagraph"/>
        <w:spacing w:before="120" w:after="60"/>
        <w:ind w:left="216" w:firstLine="0"/>
        <w:rPr>
          <w:lang w:val="en-US"/>
        </w:rPr>
      </w:pPr>
      <w:r>
        <w:rPr>
          <w:lang w:val="en-US"/>
        </w:rPr>
        <w:lastRenderedPageBreak/>
        <w:t>F. Pengujian Software</w:t>
      </w:r>
    </w:p>
    <w:p w14:paraId="284C9F73" w14:textId="77777777" w:rsidR="00B83110" w:rsidRPr="00B83110" w:rsidRDefault="00B83110" w:rsidP="00B83110">
      <w:pPr>
        <w:pStyle w:val="IEEEParagraph"/>
        <w:spacing w:before="120" w:after="60"/>
        <w:ind w:left="216" w:firstLine="0"/>
        <w:rPr>
          <w:iCs/>
        </w:rPr>
      </w:pPr>
    </w:p>
    <w:tbl>
      <w:tblPr>
        <w:tblStyle w:val="TableGrid"/>
        <w:tblpPr w:leftFromText="180" w:rightFromText="180" w:vertAnchor="page" w:horzAnchor="margin" w:tblpY="2077"/>
        <w:tblW w:w="4595" w:type="dxa"/>
        <w:tblLook w:val="04A0" w:firstRow="1" w:lastRow="0" w:firstColumn="1" w:lastColumn="0" w:noHBand="0" w:noVBand="1"/>
      </w:tblPr>
      <w:tblGrid>
        <w:gridCol w:w="1351"/>
        <w:gridCol w:w="2257"/>
        <w:gridCol w:w="987"/>
      </w:tblGrid>
      <w:tr w:rsidR="005808BB" w14:paraId="0F473576" w14:textId="77777777" w:rsidTr="005808BB">
        <w:tc>
          <w:tcPr>
            <w:tcW w:w="1351" w:type="dxa"/>
          </w:tcPr>
          <w:p w14:paraId="015676F4" w14:textId="77777777" w:rsidR="005808BB" w:rsidRPr="00B83110" w:rsidRDefault="005808BB" w:rsidP="005808BB">
            <w:pPr>
              <w:pStyle w:val="IEEEParagraph"/>
              <w:spacing w:before="120" w:after="60"/>
              <w:ind w:firstLine="0"/>
              <w:rPr>
                <w:iCs/>
                <w:lang w:val="en-US"/>
              </w:rPr>
            </w:pPr>
            <w:r>
              <w:rPr>
                <w:iCs/>
                <w:lang w:val="en-US"/>
              </w:rPr>
              <w:t>Fitur</w:t>
            </w:r>
          </w:p>
        </w:tc>
        <w:tc>
          <w:tcPr>
            <w:tcW w:w="2257" w:type="dxa"/>
          </w:tcPr>
          <w:p w14:paraId="6D1E178D" w14:textId="77777777" w:rsidR="005808BB" w:rsidRPr="00B83110" w:rsidRDefault="005808BB" w:rsidP="005808BB">
            <w:pPr>
              <w:pStyle w:val="IEEEParagraph"/>
              <w:spacing w:before="120" w:after="60"/>
              <w:ind w:firstLine="0"/>
              <w:rPr>
                <w:iCs/>
                <w:lang w:val="en-US"/>
              </w:rPr>
            </w:pPr>
            <w:r>
              <w:rPr>
                <w:iCs/>
                <w:lang w:val="en-US"/>
              </w:rPr>
              <w:t>Hasil Pengujian Software</w:t>
            </w:r>
          </w:p>
        </w:tc>
        <w:tc>
          <w:tcPr>
            <w:tcW w:w="987" w:type="dxa"/>
          </w:tcPr>
          <w:p w14:paraId="367A5CCF" w14:textId="77777777" w:rsidR="005808BB" w:rsidRPr="00B83110" w:rsidRDefault="005808BB" w:rsidP="005808BB">
            <w:pPr>
              <w:pStyle w:val="IEEEParagraph"/>
              <w:spacing w:before="120" w:after="60"/>
              <w:ind w:firstLine="0"/>
              <w:rPr>
                <w:iCs/>
                <w:lang w:val="en-US"/>
              </w:rPr>
            </w:pPr>
            <w:r>
              <w:rPr>
                <w:iCs/>
                <w:lang w:val="en-US"/>
              </w:rPr>
              <w:t>Status</w:t>
            </w:r>
          </w:p>
        </w:tc>
      </w:tr>
      <w:tr w:rsidR="005808BB" w14:paraId="2A074D98" w14:textId="77777777" w:rsidTr="005808BB">
        <w:tc>
          <w:tcPr>
            <w:tcW w:w="1351" w:type="dxa"/>
          </w:tcPr>
          <w:p w14:paraId="39DAB58D" w14:textId="77777777" w:rsidR="005808BB" w:rsidRPr="00B83110" w:rsidRDefault="005808BB" w:rsidP="005808BB">
            <w:pPr>
              <w:pStyle w:val="IEEEParagraph"/>
              <w:spacing w:before="120" w:after="60"/>
              <w:ind w:firstLine="0"/>
              <w:rPr>
                <w:iCs/>
                <w:lang w:val="en-US"/>
              </w:rPr>
            </w:pPr>
            <w:r>
              <w:rPr>
                <w:iCs/>
                <w:lang w:val="en-US"/>
              </w:rPr>
              <w:t>Dashboard</w:t>
            </w:r>
          </w:p>
        </w:tc>
        <w:tc>
          <w:tcPr>
            <w:tcW w:w="2257" w:type="dxa"/>
          </w:tcPr>
          <w:p w14:paraId="1673B938" w14:textId="77777777" w:rsidR="005808BB" w:rsidRPr="00697FFE" w:rsidRDefault="005808BB" w:rsidP="005808BB">
            <w:pPr>
              <w:pStyle w:val="IEEEParagraph"/>
              <w:spacing w:before="120" w:after="60"/>
              <w:ind w:firstLine="0"/>
              <w:rPr>
                <w:iCs/>
                <w:lang w:val="en-US"/>
              </w:rPr>
            </w:pPr>
            <w:r>
              <w:rPr>
                <w:iCs/>
                <w:lang w:val="en-US"/>
              </w:rPr>
              <w:t>Sistem akan menampilkan beberapa tampilan total peminjaman, total buku  dan total anggota</w:t>
            </w:r>
          </w:p>
        </w:tc>
        <w:tc>
          <w:tcPr>
            <w:tcW w:w="987" w:type="dxa"/>
          </w:tcPr>
          <w:p w14:paraId="70954865" w14:textId="77777777" w:rsidR="005808BB" w:rsidRPr="00697FFE" w:rsidRDefault="005808BB" w:rsidP="005808BB">
            <w:pPr>
              <w:pStyle w:val="IEEEParagraph"/>
              <w:spacing w:before="120" w:after="60"/>
              <w:ind w:firstLine="0"/>
              <w:rPr>
                <w:iCs/>
                <w:lang w:val="en-US"/>
              </w:rPr>
            </w:pPr>
            <w:r>
              <w:rPr>
                <w:iCs/>
                <w:lang w:val="en-US"/>
              </w:rPr>
              <w:t>Berhasil</w:t>
            </w:r>
          </w:p>
        </w:tc>
      </w:tr>
      <w:tr w:rsidR="005808BB" w14:paraId="187AEFE3" w14:textId="77777777" w:rsidTr="005808BB">
        <w:tc>
          <w:tcPr>
            <w:tcW w:w="1351" w:type="dxa"/>
          </w:tcPr>
          <w:p w14:paraId="75388048" w14:textId="77777777" w:rsidR="005808BB" w:rsidRPr="00697FFE" w:rsidRDefault="005808BB" w:rsidP="005808BB">
            <w:pPr>
              <w:pStyle w:val="IEEEParagraph"/>
              <w:spacing w:before="120" w:after="60"/>
              <w:ind w:firstLine="0"/>
              <w:rPr>
                <w:iCs/>
                <w:lang w:val="en-US"/>
              </w:rPr>
            </w:pPr>
            <w:r>
              <w:rPr>
                <w:iCs/>
                <w:lang w:val="en-US"/>
              </w:rPr>
              <w:t>Login dan register</w:t>
            </w:r>
          </w:p>
        </w:tc>
        <w:tc>
          <w:tcPr>
            <w:tcW w:w="2257" w:type="dxa"/>
          </w:tcPr>
          <w:p w14:paraId="139E2F9D" w14:textId="77777777" w:rsidR="005808BB" w:rsidRPr="00697FFE" w:rsidRDefault="005808BB" w:rsidP="005808BB">
            <w:pPr>
              <w:pStyle w:val="IEEEParagraph"/>
              <w:spacing w:before="120" w:after="60"/>
              <w:ind w:firstLine="0"/>
              <w:rPr>
                <w:iCs/>
                <w:lang w:val="en-US"/>
              </w:rPr>
            </w:pPr>
            <w:r>
              <w:rPr>
                <w:iCs/>
                <w:lang w:val="en-US"/>
              </w:rPr>
              <w:t>Sebagai pengguna, dapat melakukan regitrasi terlebih dahulu kemudian login dengan akun yang telah dibuat</w:t>
            </w:r>
          </w:p>
        </w:tc>
        <w:tc>
          <w:tcPr>
            <w:tcW w:w="987" w:type="dxa"/>
          </w:tcPr>
          <w:p w14:paraId="36954B6A" w14:textId="77777777" w:rsidR="005808BB" w:rsidRPr="00697FFE" w:rsidRDefault="005808BB" w:rsidP="005808BB">
            <w:pPr>
              <w:pStyle w:val="IEEEParagraph"/>
              <w:spacing w:before="120" w:after="60"/>
              <w:ind w:firstLine="0"/>
              <w:rPr>
                <w:iCs/>
                <w:lang w:val="en-US"/>
              </w:rPr>
            </w:pPr>
            <w:r>
              <w:rPr>
                <w:iCs/>
                <w:lang w:val="en-US"/>
              </w:rPr>
              <w:t>Berhasil</w:t>
            </w:r>
          </w:p>
        </w:tc>
      </w:tr>
      <w:tr w:rsidR="005808BB" w14:paraId="115B99E8" w14:textId="77777777" w:rsidTr="005808BB">
        <w:tc>
          <w:tcPr>
            <w:tcW w:w="1351" w:type="dxa"/>
          </w:tcPr>
          <w:p w14:paraId="3F518ACB" w14:textId="77777777" w:rsidR="005808BB" w:rsidRPr="00697FFE" w:rsidRDefault="005808BB" w:rsidP="005808BB">
            <w:pPr>
              <w:pStyle w:val="IEEEParagraph"/>
              <w:spacing w:before="120" w:after="60"/>
              <w:ind w:firstLine="0"/>
              <w:rPr>
                <w:iCs/>
                <w:lang w:val="en-US"/>
              </w:rPr>
            </w:pPr>
            <w:r>
              <w:rPr>
                <w:iCs/>
                <w:lang w:val="en-US"/>
              </w:rPr>
              <w:t>Peminjaman</w:t>
            </w:r>
          </w:p>
        </w:tc>
        <w:tc>
          <w:tcPr>
            <w:tcW w:w="2257" w:type="dxa"/>
          </w:tcPr>
          <w:p w14:paraId="3646517B" w14:textId="77777777" w:rsidR="005808BB" w:rsidRPr="00697FFE" w:rsidRDefault="005808BB" w:rsidP="005808BB">
            <w:pPr>
              <w:pStyle w:val="IEEEParagraph"/>
              <w:spacing w:before="120" w:after="60"/>
              <w:ind w:firstLine="0"/>
              <w:rPr>
                <w:iCs/>
                <w:lang w:val="en-US"/>
              </w:rPr>
            </w:pPr>
            <w:r>
              <w:rPr>
                <w:iCs/>
                <w:lang w:val="en-US"/>
              </w:rPr>
              <w:t>Sistem dapat menampilkan peminjaman, kemudian sebagai pengguna, pengguna dapat melakukan peminjaman buku di perpustakaan</w:t>
            </w:r>
          </w:p>
        </w:tc>
        <w:tc>
          <w:tcPr>
            <w:tcW w:w="987" w:type="dxa"/>
          </w:tcPr>
          <w:p w14:paraId="42B0BD51" w14:textId="77777777" w:rsidR="005808BB" w:rsidRPr="005808BB" w:rsidRDefault="005808BB" w:rsidP="005808BB">
            <w:pPr>
              <w:pStyle w:val="IEEEParagraph"/>
              <w:spacing w:before="120" w:after="60"/>
              <w:ind w:firstLine="0"/>
              <w:rPr>
                <w:iCs/>
                <w:lang w:val="en-US"/>
              </w:rPr>
            </w:pPr>
            <w:r>
              <w:rPr>
                <w:iCs/>
                <w:lang w:val="en-US"/>
              </w:rPr>
              <w:t>Berhasil</w:t>
            </w:r>
          </w:p>
        </w:tc>
      </w:tr>
      <w:tr w:rsidR="005808BB" w14:paraId="30E1AF55" w14:textId="77777777" w:rsidTr="005808BB">
        <w:tc>
          <w:tcPr>
            <w:tcW w:w="1351" w:type="dxa"/>
          </w:tcPr>
          <w:p w14:paraId="022C05B8" w14:textId="77777777" w:rsidR="005808BB" w:rsidRPr="00697FFE" w:rsidRDefault="005808BB" w:rsidP="005808BB">
            <w:pPr>
              <w:pStyle w:val="IEEEParagraph"/>
              <w:spacing w:before="120" w:after="60"/>
              <w:ind w:firstLine="0"/>
              <w:rPr>
                <w:iCs/>
                <w:lang w:val="en-US"/>
              </w:rPr>
            </w:pPr>
            <w:r>
              <w:rPr>
                <w:iCs/>
                <w:lang w:val="en-US"/>
              </w:rPr>
              <w:t>Pengembalian</w:t>
            </w:r>
          </w:p>
        </w:tc>
        <w:tc>
          <w:tcPr>
            <w:tcW w:w="2257" w:type="dxa"/>
          </w:tcPr>
          <w:p w14:paraId="6DE40C4D" w14:textId="77777777" w:rsidR="005808BB" w:rsidRPr="00697FFE" w:rsidRDefault="005808BB" w:rsidP="005808BB">
            <w:pPr>
              <w:pStyle w:val="IEEEParagraph"/>
              <w:spacing w:before="120" w:after="60"/>
              <w:ind w:firstLine="0"/>
              <w:rPr>
                <w:iCs/>
                <w:lang w:val="en-US"/>
              </w:rPr>
            </w:pPr>
            <w:r>
              <w:rPr>
                <w:iCs/>
                <w:lang w:val="en-US"/>
              </w:rPr>
              <w:t xml:space="preserve">Sistem dapat melakukan fitur pengembalian buku jika user sudah membaca buku </w:t>
            </w:r>
          </w:p>
        </w:tc>
        <w:tc>
          <w:tcPr>
            <w:tcW w:w="987" w:type="dxa"/>
          </w:tcPr>
          <w:p w14:paraId="60B8E979" w14:textId="77777777" w:rsidR="005808BB" w:rsidRPr="005808BB" w:rsidRDefault="005808BB" w:rsidP="005808BB">
            <w:pPr>
              <w:pStyle w:val="IEEEParagraph"/>
              <w:spacing w:before="120" w:after="60"/>
              <w:ind w:firstLine="0"/>
              <w:rPr>
                <w:iCs/>
                <w:lang w:val="en-US"/>
              </w:rPr>
            </w:pPr>
            <w:r>
              <w:rPr>
                <w:iCs/>
                <w:lang w:val="en-US"/>
              </w:rPr>
              <w:t>Berhasil</w:t>
            </w:r>
          </w:p>
        </w:tc>
      </w:tr>
      <w:tr w:rsidR="005808BB" w14:paraId="759DDED4" w14:textId="77777777" w:rsidTr="005808BB">
        <w:tc>
          <w:tcPr>
            <w:tcW w:w="1351" w:type="dxa"/>
          </w:tcPr>
          <w:p w14:paraId="5D102AB1" w14:textId="77777777" w:rsidR="005808BB" w:rsidRDefault="005808BB" w:rsidP="005808BB">
            <w:pPr>
              <w:pStyle w:val="IEEEParagraph"/>
              <w:spacing w:before="120" w:after="60"/>
              <w:ind w:firstLine="0"/>
              <w:rPr>
                <w:iCs/>
                <w:lang w:val="en-US"/>
              </w:rPr>
            </w:pPr>
            <w:r>
              <w:rPr>
                <w:iCs/>
                <w:lang w:val="en-US"/>
              </w:rPr>
              <w:t>Anggota</w:t>
            </w:r>
          </w:p>
        </w:tc>
        <w:tc>
          <w:tcPr>
            <w:tcW w:w="2257" w:type="dxa"/>
          </w:tcPr>
          <w:p w14:paraId="5042A7D5" w14:textId="77777777" w:rsidR="005808BB" w:rsidRDefault="005808BB" w:rsidP="005808BB">
            <w:pPr>
              <w:pStyle w:val="IEEEParagraph"/>
              <w:spacing w:before="120" w:after="60"/>
              <w:ind w:firstLine="0"/>
              <w:rPr>
                <w:iCs/>
                <w:lang w:val="en-US"/>
              </w:rPr>
            </w:pPr>
            <w:r>
              <w:rPr>
                <w:iCs/>
                <w:lang w:val="en-US"/>
              </w:rPr>
              <w:t>Sistem dapat melakukan pendataan terhadap anggota perpustakaan</w:t>
            </w:r>
          </w:p>
        </w:tc>
        <w:tc>
          <w:tcPr>
            <w:tcW w:w="987" w:type="dxa"/>
          </w:tcPr>
          <w:p w14:paraId="282D86EC" w14:textId="77777777" w:rsidR="005808BB" w:rsidRPr="005808BB" w:rsidRDefault="005808BB" w:rsidP="005808BB">
            <w:pPr>
              <w:pStyle w:val="IEEEParagraph"/>
              <w:spacing w:before="120" w:after="60"/>
              <w:ind w:firstLine="0"/>
              <w:rPr>
                <w:iCs/>
                <w:lang w:val="en-US"/>
              </w:rPr>
            </w:pPr>
            <w:r>
              <w:rPr>
                <w:iCs/>
                <w:lang w:val="en-US"/>
              </w:rPr>
              <w:t>Berhasil</w:t>
            </w:r>
          </w:p>
        </w:tc>
      </w:tr>
      <w:tr w:rsidR="005808BB" w14:paraId="1CEF2981" w14:textId="77777777" w:rsidTr="005808BB">
        <w:tc>
          <w:tcPr>
            <w:tcW w:w="1351" w:type="dxa"/>
          </w:tcPr>
          <w:p w14:paraId="447A55B7" w14:textId="77777777" w:rsidR="005808BB" w:rsidRDefault="005808BB" w:rsidP="005808BB">
            <w:pPr>
              <w:pStyle w:val="IEEEParagraph"/>
              <w:spacing w:before="120" w:after="60"/>
              <w:ind w:firstLine="0"/>
              <w:rPr>
                <w:iCs/>
                <w:lang w:val="en-US"/>
              </w:rPr>
            </w:pPr>
            <w:r>
              <w:rPr>
                <w:iCs/>
                <w:lang w:val="en-US"/>
              </w:rPr>
              <w:t>Buku</w:t>
            </w:r>
          </w:p>
        </w:tc>
        <w:tc>
          <w:tcPr>
            <w:tcW w:w="2257" w:type="dxa"/>
          </w:tcPr>
          <w:p w14:paraId="24371A22" w14:textId="77777777" w:rsidR="005808BB" w:rsidRDefault="005808BB" w:rsidP="005808BB">
            <w:pPr>
              <w:pStyle w:val="IEEEParagraph"/>
              <w:spacing w:before="120" w:after="60"/>
              <w:ind w:firstLine="0"/>
              <w:rPr>
                <w:iCs/>
                <w:lang w:val="en-US"/>
              </w:rPr>
            </w:pPr>
            <w:r>
              <w:rPr>
                <w:iCs/>
                <w:lang w:val="en-US"/>
              </w:rPr>
              <w:t>Sistem dapat menampikan beberapa daftar buku. Fungsi dari daftar buku adalah agar buku tertata dengan rapi sesuai dengan abjadnya</w:t>
            </w:r>
          </w:p>
        </w:tc>
        <w:tc>
          <w:tcPr>
            <w:tcW w:w="987" w:type="dxa"/>
          </w:tcPr>
          <w:p w14:paraId="70F25D38" w14:textId="77777777" w:rsidR="005808BB" w:rsidRPr="005808BB" w:rsidRDefault="005808BB" w:rsidP="005808BB">
            <w:pPr>
              <w:pStyle w:val="IEEEParagraph"/>
              <w:spacing w:before="120" w:after="60"/>
              <w:ind w:firstLine="0"/>
              <w:rPr>
                <w:iCs/>
                <w:lang w:val="en-US"/>
              </w:rPr>
            </w:pPr>
            <w:r>
              <w:rPr>
                <w:iCs/>
                <w:lang w:val="en-US"/>
              </w:rPr>
              <w:t>Berhasil</w:t>
            </w:r>
          </w:p>
        </w:tc>
      </w:tr>
    </w:tbl>
    <w:p w14:paraId="65ABDD64" w14:textId="78C2EDFC" w:rsidR="006B7B41" w:rsidRPr="0073723E" w:rsidRDefault="006B7B41" w:rsidP="006B7B41">
      <w:pPr>
        <w:pStyle w:val="IEEEParagraph"/>
        <w:rPr>
          <w:iCs/>
        </w:rPr>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A34433" w14:textId="77777777" w:rsidR="003666B6" w:rsidRDefault="003666B6" w:rsidP="00FF3BB1">
      <w:r>
        <w:separator/>
      </w:r>
    </w:p>
  </w:endnote>
  <w:endnote w:type="continuationSeparator" w:id="0">
    <w:p w14:paraId="019EFB10" w14:textId="77777777" w:rsidR="003666B6" w:rsidRDefault="003666B6"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B90B54">
      <w:rPr>
        <w:noProof/>
        <w:sz w:val="20"/>
      </w:rPr>
      <w:t>230</w:t>
    </w:r>
    <w:r w:rsidR="00FE2C71" w:rsidRPr="00EA4DE9">
      <w:rPr>
        <w:noProof/>
        <w:sz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r w:rsidRPr="00EA4DE9">
      <w:rPr>
        <w:rFonts w:ascii="Arial" w:hAnsi="Arial" w:cs="Arial"/>
        <w:sz w:val="18"/>
        <w:szCs w:val="20"/>
      </w:rPr>
      <w:t xml:space="preserve">Submitted </w:t>
    </w:r>
    <w:r w:rsidR="00147F2C"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Revis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Pr="00EA4DE9">
      <w:rPr>
        <w:rFonts w:ascii="Arial" w:hAnsi="Arial" w:cs="Arial"/>
        <w:sz w:val="18"/>
        <w:szCs w:val="20"/>
      </w:rPr>
      <w:t xml:space="preserve">; Accepted </w:t>
    </w:r>
    <w:r w:rsidRPr="008F5BF5">
      <w:rPr>
        <w:rFonts w:ascii="Arial" w:hAnsi="Arial" w:cs="Arial"/>
        <w:color w:val="FF0000"/>
        <w:sz w:val="18"/>
        <w:szCs w:val="20"/>
      </w:rPr>
      <w:t>dd</w:t>
    </w:r>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yy</w:t>
    </w:r>
    <w:r w:rsidRPr="008F5BF5">
      <w:rPr>
        <w:rFonts w:ascii="Arial" w:hAnsi="Arial" w:cs="Arial"/>
        <w:color w:val="FF0000"/>
        <w:sz w:val="18"/>
        <w:szCs w:val="20"/>
      </w:rPr>
      <w:t>yy</w:t>
    </w:r>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B90B54">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1DC6C9" w14:textId="77777777" w:rsidR="003666B6" w:rsidRDefault="003666B6" w:rsidP="00FF3BB1">
      <w:r>
        <w:separator/>
      </w:r>
    </w:p>
  </w:footnote>
  <w:footnote w:type="continuationSeparator" w:id="0">
    <w:p w14:paraId="56DB121B" w14:textId="77777777" w:rsidR="003666B6" w:rsidRDefault="003666B6" w:rsidP="00FF3B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r w:rsidR="000F0E36" w:rsidRPr="00894740">
      <w:rPr>
        <w:sz w:val="18"/>
        <w:lang w:val="en-ID"/>
      </w:rPr>
      <w:t>Jurnal Sistem dan Teknologi Informasi</w:t>
    </w:r>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r w:rsidR="00147F2C" w:rsidRPr="00894740">
      <w:rPr>
        <w:color w:val="FF0000"/>
        <w:sz w:val="18"/>
        <w:lang w:val="en-ID"/>
      </w:rPr>
      <w:t>mm</w:t>
    </w:r>
    <w:r w:rsidR="007F1829" w:rsidRPr="00894740">
      <w:rPr>
        <w:color w:val="FF0000"/>
        <w:sz w:val="18"/>
        <w:lang w:val="en-ID"/>
      </w:rPr>
      <w:t>mm</w:t>
    </w:r>
    <w:r w:rsidR="00671851" w:rsidRPr="00894740">
      <w:rPr>
        <w:color w:val="FF0000"/>
        <w:sz w:val="18"/>
        <w:lang w:val="en-ID"/>
      </w:rPr>
      <w:t xml:space="preserve"> </w:t>
    </w:r>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r w:rsidR="000F0E36">
      <w:rPr>
        <w:sz w:val="20"/>
        <w:lang w:val="en-ID"/>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EBFFC" w14:textId="165A4290" w:rsidR="00A13F23" w:rsidRDefault="001A40D3" w:rsidP="00381642">
    <w:pPr>
      <w:pStyle w:val="Header"/>
      <w:tabs>
        <w:tab w:val="clear" w:pos="9360"/>
        <w:tab w:val="right" w:pos="10773"/>
      </w:tabs>
      <w:rPr>
        <w:sz w:val="20"/>
        <w:lang w:val="en-ID"/>
      </w:rPr>
    </w:pPr>
    <w:r>
      <w:rPr>
        <w:noProof/>
        <w:lang w:val="en-ID" w:eastAsia="en-ID"/>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justin.v</w:t>
    </w:r>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r>
      <w:rPr>
        <w:rFonts w:ascii="Arial" w:hAnsi="Arial" w:cs="Arial"/>
        <w:color w:val="FF0000"/>
        <w:sz w:val="18"/>
        <w:szCs w:val="20"/>
        <w:lang w:val="en-US"/>
      </w:rPr>
      <w:t>xxxx</w:t>
    </w:r>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r w:rsidR="00CC4AE0" w:rsidRPr="00CC4AE0">
      <w:rPr>
        <w:rFonts w:ascii="Calibri" w:hAnsi="Calibri" w:cs="Calibri"/>
        <w:color w:val="FF0000"/>
        <w:sz w:val="22"/>
        <w:lang w:val="en-ID"/>
      </w:rPr>
      <w:t>mmmm</w:t>
    </w:r>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328273D7"/>
    <w:multiLevelType w:val="multilevel"/>
    <w:tmpl w:val="9C8E938C"/>
    <w:numStyleLink w:val="IEEEBullet1"/>
  </w:abstractNum>
  <w:abstractNum w:abstractNumId="4">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7">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5"/>
  </w:num>
  <w:num w:numId="2">
    <w:abstractNumId w:val="7"/>
  </w:num>
  <w:num w:numId="3">
    <w:abstractNumId w:val="5"/>
  </w:num>
  <w:num w:numId="4">
    <w:abstractNumId w:val="5"/>
  </w:num>
  <w:num w:numId="5">
    <w:abstractNumId w:val="4"/>
  </w:num>
  <w:num w:numId="6">
    <w:abstractNumId w:val="3"/>
  </w:num>
  <w:num w:numId="7">
    <w:abstractNumId w:val="0"/>
  </w:num>
  <w:num w:numId="8">
    <w:abstractNumId w:val="2"/>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0"/>
  </w:num>
  <w:num w:numId="12">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activeWritingStyle w:appName="MSWord" w:lang="en-ID"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6FBB"/>
    <w:rsid w:val="000002E1"/>
    <w:rsid w:val="000029C9"/>
    <w:rsid w:val="000069DF"/>
    <w:rsid w:val="00013500"/>
    <w:rsid w:val="00017719"/>
    <w:rsid w:val="00022700"/>
    <w:rsid w:val="000236C4"/>
    <w:rsid w:val="00027F1D"/>
    <w:rsid w:val="0003296C"/>
    <w:rsid w:val="00042F9F"/>
    <w:rsid w:val="00054421"/>
    <w:rsid w:val="00055F47"/>
    <w:rsid w:val="00062E46"/>
    <w:rsid w:val="00066698"/>
    <w:rsid w:val="00071476"/>
    <w:rsid w:val="00071C25"/>
    <w:rsid w:val="00074AC8"/>
    <w:rsid w:val="00081408"/>
    <w:rsid w:val="00081EBE"/>
    <w:rsid w:val="00086EDC"/>
    <w:rsid w:val="000A0AD9"/>
    <w:rsid w:val="000B201E"/>
    <w:rsid w:val="000B36A3"/>
    <w:rsid w:val="000B79D4"/>
    <w:rsid w:val="000C013C"/>
    <w:rsid w:val="000C3C50"/>
    <w:rsid w:val="000C4604"/>
    <w:rsid w:val="000C5338"/>
    <w:rsid w:val="000C6EFE"/>
    <w:rsid w:val="000D00A2"/>
    <w:rsid w:val="000D2BF1"/>
    <w:rsid w:val="000D58C7"/>
    <w:rsid w:val="000D6C9F"/>
    <w:rsid w:val="000E3F84"/>
    <w:rsid w:val="000E5AD7"/>
    <w:rsid w:val="000E624F"/>
    <w:rsid w:val="000F0DC5"/>
    <w:rsid w:val="000F0E36"/>
    <w:rsid w:val="000F30CA"/>
    <w:rsid w:val="000F35B4"/>
    <w:rsid w:val="000F6B1A"/>
    <w:rsid w:val="00101924"/>
    <w:rsid w:val="001056DF"/>
    <w:rsid w:val="00114025"/>
    <w:rsid w:val="00115E60"/>
    <w:rsid w:val="001160D2"/>
    <w:rsid w:val="00123834"/>
    <w:rsid w:val="00124ECF"/>
    <w:rsid w:val="001348A5"/>
    <w:rsid w:val="00141BB0"/>
    <w:rsid w:val="00147BFA"/>
    <w:rsid w:val="00147F2C"/>
    <w:rsid w:val="0015009D"/>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71CA3"/>
    <w:rsid w:val="0027227B"/>
    <w:rsid w:val="002732CB"/>
    <w:rsid w:val="00273AC7"/>
    <w:rsid w:val="00273D2C"/>
    <w:rsid w:val="00285ECD"/>
    <w:rsid w:val="00286BC7"/>
    <w:rsid w:val="00290E1B"/>
    <w:rsid w:val="00291B17"/>
    <w:rsid w:val="002947E8"/>
    <w:rsid w:val="002A6742"/>
    <w:rsid w:val="002A6C54"/>
    <w:rsid w:val="002B3E29"/>
    <w:rsid w:val="002B431B"/>
    <w:rsid w:val="002C1A7F"/>
    <w:rsid w:val="002C4239"/>
    <w:rsid w:val="002C559D"/>
    <w:rsid w:val="002D2D42"/>
    <w:rsid w:val="002D39F3"/>
    <w:rsid w:val="002D4B28"/>
    <w:rsid w:val="002E0445"/>
    <w:rsid w:val="002F207E"/>
    <w:rsid w:val="002F56A8"/>
    <w:rsid w:val="002F72D0"/>
    <w:rsid w:val="003003AB"/>
    <w:rsid w:val="00300F00"/>
    <w:rsid w:val="00305DEB"/>
    <w:rsid w:val="00311C49"/>
    <w:rsid w:val="00312962"/>
    <w:rsid w:val="00317E40"/>
    <w:rsid w:val="0032119E"/>
    <w:rsid w:val="00321304"/>
    <w:rsid w:val="003213D4"/>
    <w:rsid w:val="00324048"/>
    <w:rsid w:val="00331F84"/>
    <w:rsid w:val="00346B61"/>
    <w:rsid w:val="00350D73"/>
    <w:rsid w:val="00354E38"/>
    <w:rsid w:val="003600E6"/>
    <w:rsid w:val="00361EB5"/>
    <w:rsid w:val="003638F0"/>
    <w:rsid w:val="003666B6"/>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3BC0"/>
    <w:rsid w:val="00456E8E"/>
    <w:rsid w:val="004660C8"/>
    <w:rsid w:val="00470196"/>
    <w:rsid w:val="0047429A"/>
    <w:rsid w:val="00477890"/>
    <w:rsid w:val="0048374C"/>
    <w:rsid w:val="0048771D"/>
    <w:rsid w:val="00496A75"/>
    <w:rsid w:val="004976DA"/>
    <w:rsid w:val="004A16D7"/>
    <w:rsid w:val="004A1979"/>
    <w:rsid w:val="004A62A4"/>
    <w:rsid w:val="004A6336"/>
    <w:rsid w:val="004A6605"/>
    <w:rsid w:val="004C304C"/>
    <w:rsid w:val="004C45FA"/>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6FAE"/>
    <w:rsid w:val="005417C7"/>
    <w:rsid w:val="00542C85"/>
    <w:rsid w:val="00542F03"/>
    <w:rsid w:val="00544A39"/>
    <w:rsid w:val="00544DEC"/>
    <w:rsid w:val="00545140"/>
    <w:rsid w:val="00553510"/>
    <w:rsid w:val="00553CFE"/>
    <w:rsid w:val="00554186"/>
    <w:rsid w:val="0056399A"/>
    <w:rsid w:val="005742F3"/>
    <w:rsid w:val="005808BB"/>
    <w:rsid w:val="00581F40"/>
    <w:rsid w:val="00585769"/>
    <w:rsid w:val="00591130"/>
    <w:rsid w:val="005A3F28"/>
    <w:rsid w:val="005A40BE"/>
    <w:rsid w:val="005A5153"/>
    <w:rsid w:val="005A5886"/>
    <w:rsid w:val="005B13E2"/>
    <w:rsid w:val="005B2F2A"/>
    <w:rsid w:val="005B47D7"/>
    <w:rsid w:val="005C5526"/>
    <w:rsid w:val="005C62C6"/>
    <w:rsid w:val="005D3515"/>
    <w:rsid w:val="005D5C52"/>
    <w:rsid w:val="005D7B9E"/>
    <w:rsid w:val="005F0834"/>
    <w:rsid w:val="005F6DC3"/>
    <w:rsid w:val="005F7506"/>
    <w:rsid w:val="00601A8E"/>
    <w:rsid w:val="0060472C"/>
    <w:rsid w:val="006070BE"/>
    <w:rsid w:val="0062033E"/>
    <w:rsid w:val="00624482"/>
    <w:rsid w:val="00631A2F"/>
    <w:rsid w:val="006326DB"/>
    <w:rsid w:val="00641B5F"/>
    <w:rsid w:val="0064799C"/>
    <w:rsid w:val="00647C3B"/>
    <w:rsid w:val="0065327D"/>
    <w:rsid w:val="00653323"/>
    <w:rsid w:val="00653EAD"/>
    <w:rsid w:val="00654156"/>
    <w:rsid w:val="00655BE2"/>
    <w:rsid w:val="0065798E"/>
    <w:rsid w:val="00670AE4"/>
    <w:rsid w:val="006711F8"/>
    <w:rsid w:val="00671851"/>
    <w:rsid w:val="00671E41"/>
    <w:rsid w:val="006749FE"/>
    <w:rsid w:val="00694EA7"/>
    <w:rsid w:val="00697E73"/>
    <w:rsid w:val="00697F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6F1B45"/>
    <w:rsid w:val="00703430"/>
    <w:rsid w:val="007035AF"/>
    <w:rsid w:val="007069BE"/>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7F9A"/>
    <w:rsid w:val="007A09B9"/>
    <w:rsid w:val="007B5A07"/>
    <w:rsid w:val="007C3CB1"/>
    <w:rsid w:val="007C4629"/>
    <w:rsid w:val="007D3739"/>
    <w:rsid w:val="007D3E71"/>
    <w:rsid w:val="007D63FB"/>
    <w:rsid w:val="007E5D6A"/>
    <w:rsid w:val="007E645D"/>
    <w:rsid w:val="007F1829"/>
    <w:rsid w:val="007F18DB"/>
    <w:rsid w:val="007F25FA"/>
    <w:rsid w:val="007F6CF4"/>
    <w:rsid w:val="007F75CA"/>
    <w:rsid w:val="0080720C"/>
    <w:rsid w:val="008073A9"/>
    <w:rsid w:val="008079EB"/>
    <w:rsid w:val="00815D17"/>
    <w:rsid w:val="00821E08"/>
    <w:rsid w:val="00825A75"/>
    <w:rsid w:val="00834EFD"/>
    <w:rsid w:val="00836A3F"/>
    <w:rsid w:val="00842BA1"/>
    <w:rsid w:val="008447A9"/>
    <w:rsid w:val="00844B24"/>
    <w:rsid w:val="0084515F"/>
    <w:rsid w:val="0085092D"/>
    <w:rsid w:val="008635A5"/>
    <w:rsid w:val="00872EDF"/>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759D6"/>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96"/>
    <w:rsid w:val="00A01DB6"/>
    <w:rsid w:val="00A03E75"/>
    <w:rsid w:val="00A13F23"/>
    <w:rsid w:val="00A164A8"/>
    <w:rsid w:val="00A27AFD"/>
    <w:rsid w:val="00A32452"/>
    <w:rsid w:val="00A32BFA"/>
    <w:rsid w:val="00A3523D"/>
    <w:rsid w:val="00A37E7A"/>
    <w:rsid w:val="00A45FCE"/>
    <w:rsid w:val="00A47BFB"/>
    <w:rsid w:val="00A47CE8"/>
    <w:rsid w:val="00A51153"/>
    <w:rsid w:val="00A52D37"/>
    <w:rsid w:val="00A60A10"/>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220C6"/>
    <w:rsid w:val="00B22C86"/>
    <w:rsid w:val="00B2320F"/>
    <w:rsid w:val="00B52C6A"/>
    <w:rsid w:val="00B5517B"/>
    <w:rsid w:val="00B55D5E"/>
    <w:rsid w:val="00B71D95"/>
    <w:rsid w:val="00B722EF"/>
    <w:rsid w:val="00B80060"/>
    <w:rsid w:val="00B827A6"/>
    <w:rsid w:val="00B83110"/>
    <w:rsid w:val="00B871C0"/>
    <w:rsid w:val="00B90B54"/>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57CA"/>
    <w:rsid w:val="00C45F34"/>
    <w:rsid w:val="00C50676"/>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C59F3"/>
    <w:rsid w:val="00CD46B7"/>
    <w:rsid w:val="00CD4F3F"/>
    <w:rsid w:val="00CD7E07"/>
    <w:rsid w:val="00CE1A10"/>
    <w:rsid w:val="00D01BA4"/>
    <w:rsid w:val="00D03AEA"/>
    <w:rsid w:val="00D05605"/>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80DDD"/>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2D0D"/>
    <w:rsid w:val="00F040E7"/>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8E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60342E43-CBAE-468A-BEB9-597F8AF10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222</Words>
  <Characters>2407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8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3-31T14:07:00Z</dcterms:created>
  <dcterms:modified xsi:type="dcterms:W3CDTF">2022-03-31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